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W w:w="0" w:type="auto"/>
        <w:tblLook w:val="04A0" w:firstRow="1" w:lastRow="0" w:firstColumn="1" w:lastColumn="0" w:noHBand="0" w:noVBand="1"/>
      </w:tblPr>
      <w:tblGrid>
        <w:gridCol w:w="351"/>
        <w:gridCol w:w="1481"/>
        <w:gridCol w:w="350"/>
        <w:gridCol w:w="1429"/>
        <w:gridCol w:w="350"/>
        <w:gridCol w:w="1436"/>
        <w:gridCol w:w="350"/>
        <w:gridCol w:w="1456"/>
        <w:gridCol w:w="417"/>
        <w:gridCol w:w="1740"/>
      </w:tblGrid>
      <w:tr w:rsidR="008628D1" w:rsidRPr="00C47D9A" w14:paraId="39E08F63" w14:textId="77777777" w:rsidTr="00EB6E41">
        <w:trPr>
          <w:trHeight w:val="568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2AC8B01E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70193195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Orbital Gyrus BA14 (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1190144C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5F676220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Middle Frontal Gyrus, BA9/46 (d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Orbital Gyrus BA12/47 (o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 xml:space="preserve">Left Orbital Gyrus, BA11 (l)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Orbital Gyrus BA12/47 (l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1C2C6083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6D7F30DE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Orbital Gyrus, BA13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Basal Ganglia, nucleus accumbe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4382A617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062A9A80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occipital thalamus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caudaltemporal thalam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2B75C152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5F862FB1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Medioventral Occipital Cortex, lingualgyrus (r)</w:t>
            </w:r>
          </w:p>
        </w:tc>
      </w:tr>
      <w:tr w:rsidR="008628D1" w:rsidRPr="00C47D9A" w14:paraId="23615CAF" w14:textId="77777777" w:rsidTr="00EB6E41">
        <w:trPr>
          <w:trHeight w:val="56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E9ACFE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9E78EB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Cingulate Gyrus BA24 (rv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Cingulate Gyrus BA32 (p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Cingulate Gyrus BA32 (sg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91B7E5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48B504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 xml:space="preserve">Right Inferior Parietal Lobule BA40 (rd)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Postcentral Gyrus BA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5538B7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6D8B49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Superior Frontal Gyrus, BA6 (dl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Middle Frontal Gyrus, inferiorfrontal junction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Middle Frontal Gyrus, BA8 (vl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Middle Frontal Gyrus BA6 (vl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85624F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195508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 xml:space="preserve">Right Precentral Gyrus BA4hf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Postcentral Gyrus BA1/2/3 (ulhf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DFCFB4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2FDDEC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 xml:space="preserve">Right Precuneus BA7 (m)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Precuneus, parieto-occipital sulcus (dm)</w:t>
            </w:r>
          </w:p>
        </w:tc>
      </w:tr>
      <w:tr w:rsidR="008628D1" w:rsidRPr="00C47D9A" w14:paraId="490AA51A" w14:textId="77777777" w:rsidTr="00EB6E41">
        <w:trPr>
          <w:trHeight w:val="72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692D7705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103BE5AB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posterior Superior Temporal Sulcusc (cp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Inferior Parietal Lobule BA40 (rv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64E68558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7A9671F5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Superior Frontal Gyrus BA8 (m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Superior Frontal Gyrus BA8 (m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 xml:space="preserve">Left Superior Frontal Gyrus BA8 (dl)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Superior Frontal Gyrus BA6 (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789EC0E8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7D5B7CB0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Superior Frontal Gyrus BA6 (dl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Middle Frontal Gyrus, BA6 (vl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Precentral Gyrus BA6 (cdl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Precentral Gyrus BA4 (ul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39CB683F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4B6AF98D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Middle Temporal Gyrus, temporal sulcus (as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61F466B2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781497A6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Superior Temporal Gyrus BA38 (l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Middle Temporal Gyrus BA21 (r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Insular Gyrus (vId/vIg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Basal Ganglia, putamen (dl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pre-motor thalamus</w:t>
            </w:r>
          </w:p>
        </w:tc>
      </w:tr>
      <w:tr w:rsidR="008628D1" w:rsidRPr="00C47D9A" w14:paraId="63D5B96D" w14:textId="77777777" w:rsidTr="00EB6E41">
        <w:trPr>
          <w:trHeight w:val="5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6CC291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7112A3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Superior Temporal Gyrus BA38 (l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Middle Temporal Gyrus BA21 (r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Insular Gyrus (vId/vIg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E4C882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ED2680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 xml:space="preserve">Right Superior Temporal Gyrus BA38 (m)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Amygdala (l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EADF55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8689C2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Inferior Frontal Gyrus BA44 (d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Inferior Frontal Gyrus BA45 (c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Inferior Frontal Gyrus BA44 (v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Precentral Gyrus BA4 (tla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5FB511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B1FBA1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Basal Ganglia, caudate (v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medial pre-frontal thalam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0F4100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3DA451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lateral Occipital Cortex, occipital polar cortex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lateral Occipital Cortex, inferior occipital gyrus</w:t>
            </w:r>
          </w:p>
        </w:tc>
      </w:tr>
      <w:tr w:rsidR="008628D1" w:rsidRPr="00C47D9A" w14:paraId="697FE629" w14:textId="77777777" w:rsidTr="00EB6E41">
        <w:trPr>
          <w:trHeight w:val="84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19376A22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7DEF6487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rostraltemporal Thalam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63F08880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1DB18146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Superior Parietal Lobule BA5 (l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 xml:space="preserve">Left Superior Parietal Lobule BA7 (ip)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Postcentral Gyrus BA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3DB92E0D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0428777A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Inferior Temporal Gyrus BA20 (r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 xml:space="preserve">Left Fusiform Gyrus BA20 (rv)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Parahippocampal Gyrus BA35/36 (r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Parahippocampal Gyrus BA28/34 entorhinal corte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1F7C3320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7AC2281D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Basal Ganglia, caudate (d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caudal temporal thalam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0589EA68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16F253A7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Orbital Gyrus BA12/47 (l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Insular Gyrus (dIa)</w:t>
            </w:r>
          </w:p>
        </w:tc>
      </w:tr>
      <w:tr w:rsidR="008628D1" w:rsidRPr="00C47D9A" w14:paraId="4C7A5544" w14:textId="77777777" w:rsidTr="00EB6E41">
        <w:trPr>
          <w:trHeight w:val="71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ADB172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7D5A9A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Superior Temporal Gyrus, BA22 (r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Middle Temporal Gyrus, STS (a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Inferior Temporal Gyrus, BA20 (cv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0986E8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895EA1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Precuneus BA7 (m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Precuneus BA5 (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001324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EB1EF4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sensory thalamus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posterior parietal thalam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0F2611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34598E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Inferior Temporal Gyrus BA20 (iv/il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Parahippocampal Gyrus BA35/36 (c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Parahippocampal Gyrus (lp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hippocampus (c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5C6E55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01933C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Orbital Gyrus BA13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Basal Ganglia, caudate (v)</w:t>
            </w:r>
          </w:p>
        </w:tc>
      </w:tr>
      <w:tr w:rsidR="008628D1" w:rsidRPr="00C47D9A" w14:paraId="18D85753" w14:textId="77777777" w:rsidTr="00EB6E41">
        <w:trPr>
          <w:trHeight w:val="711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0C25DDE9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23BEDCB5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Middle Frontal Gyrus BA46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Middle Frontal Gyrus BA10 (l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6C25D3E8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023F686A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Superior Temporal Gyrus, BA41/42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 xml:space="preserve">Right Superior Temporal Gyrus BA22 (c)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Postcentral Gyrus BA1/2/3 (tla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55956B2C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603D4775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Inferior Parietal Lobule, BA39 (rd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lateral Occipital Cortex, lateralsuperior occipital gyr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29EB477F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42228D82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Superior Frontal Gyrus BA6 (m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 xml:space="preserve">Left Paracentral Lobule BA1/2/3, BA4 (ll)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 xml:space="preserve">Right Paracentral Lobule A4 (ll)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Cingulate Gyrus BA23 (c 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429B7ACF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61C33515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Basal GangliadCa, caudate (d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rostral temporal thalamus</w:t>
            </w:r>
          </w:p>
        </w:tc>
      </w:tr>
      <w:tr w:rsidR="008628D1" w:rsidRPr="00C47D9A" w14:paraId="68A53A6A" w14:textId="77777777" w:rsidTr="00EB6E41">
        <w:trPr>
          <w:trHeight w:val="85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9AC5D2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A3EBBE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Medioventral Occipital Cortex, cuneus gyrus (r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Medioventral Occipital Cortexc, cuneus gyrus (c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lateral Occipital Cortex, occipital polar corte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97CBC9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71D035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Basal Ganglia, globuspallidus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Thalamusm medialpre-frontal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Thalamus, lateralpre-front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4D7A90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63C314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Paracentral Lobule BA1/2/3 (ll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Precuneus, BA5 (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3F84CD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D6583A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 xml:space="preserve">Left Superior Temporal Gyrus BA41/42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Superior Temporal Gyrus BA22 (c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Inferior Parietal Lobule BA40 (rv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03AC45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F4BA8C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Precentral Gyrus BA4 (hf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Precentral Gyrus BA6 (cvl)</w:t>
            </w:r>
          </w:p>
        </w:tc>
      </w:tr>
      <w:tr w:rsidR="008628D1" w:rsidRPr="00C47D9A" w14:paraId="668D29A9" w14:textId="77777777" w:rsidTr="00EB6E41">
        <w:trPr>
          <w:trHeight w:val="421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25BEDF22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2682E109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Middle Temporal Gyrus, BA21 (c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Inferior Temporal Gyrus, BA20 (cl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Fusiform Gyrus, BA37 (lv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05FFED44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463DF8C2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Inferior Frontal Gyrus, BA44 (d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527D0703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2182E472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 xml:space="preserve">Right medial Parahippocampal Gyrus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occipital Thalam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3582A189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6F7BE07B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Inferior Parietal Lobule BA39 (c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lateral Occipital Cortex, middle occipital gyr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7E5FB51B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38B3D8B3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Cingulate Gyrus BA23 (v)</w:t>
            </w:r>
          </w:p>
        </w:tc>
      </w:tr>
      <w:tr w:rsidR="008628D1" w:rsidRPr="00C47D9A" w14:paraId="4DB0ED1C" w14:textId="77777777" w:rsidTr="00EB6E41">
        <w:trPr>
          <w:trHeight w:val="5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84220B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1ADE2E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Precuneus dm parietooccipital sulcus (PEr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Precuneus BA31 (Lc1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Cingulate Gyrus, BA23 (d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CA70EA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5A918F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+right Cingulate Gyrus, BA24 (cd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Cingulate Gyrus, BA23 (c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ED889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160BD0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Inferior Frontal Gyrus BA44 (v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Insular Gyrus (dId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CFF0C6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5496F9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Precuneus, BA31 (Lc1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 xml:space="preserve">Right Cingulate Gyrus BA23 (d)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 xml:space="preserve">Right Cingulate Gyrus BA23 (v)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30AD65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78B47D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 xml:space="preserve">Right Superior Temporal Gyrus BA22 (c) </w:t>
            </w:r>
          </w:p>
        </w:tc>
      </w:tr>
      <w:tr w:rsidR="008628D1" w:rsidRPr="00C47D9A" w14:paraId="6878BE5A" w14:textId="77777777" w:rsidTr="00EB6E41">
        <w:trPr>
          <w:trHeight w:val="56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178532E0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6BFD7DD6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Superior Frontal Gyrus BA10 (m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Superior Frontal Gyrus BA10 (m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+ Right Orbital Gyrus BA11 (m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Cingulate Gyrus BA32 (sg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76D15900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58504252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Inferior Frontal Gyrus BA45 (r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 xml:space="preserve">Left Inferior Frontal Gyrus BA44 (op)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1A0D1E3B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044D7A21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 xml:space="preserve">Right Inferior Parietal Lobule, BA40 (c)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Inferior Parietal Lobule, BA39 (rv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2B52FC69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29AA195E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 xml:space="preserve">Left Superior Parietal Lobule BA7 (pc)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Inferior Parietal Lobule BA39 (rd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7D9C0116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64E2B64E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 xml:space="preserve">Right Precentral Gyrus BA4 (t) </w:t>
            </w:r>
          </w:p>
        </w:tc>
      </w:tr>
      <w:tr w:rsidR="008628D1" w:rsidRPr="00C47D9A" w14:paraId="27B977E1" w14:textId="77777777" w:rsidTr="00EB6E41">
        <w:trPr>
          <w:trHeight w:val="69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2B71BC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B740D7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Middle Frontal Gyrus, BA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3F6893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9B9B87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Parahippocampal Gyrus BA35/36 (c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 xml:space="preserve">Right lateroposterior Parahippocampal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lastRenderedPageBreak/>
              <w:t>Gyrus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 xml:space="preserve">Right Hippocampus (c)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AA78DD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lastRenderedPageBreak/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EB82A2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 xml:space="preserve">Left Precentral Gyrus BA6 (cdl)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 xml:space="preserve">Left Precentral Gyrus BA4 (ul)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lastRenderedPageBreak/>
              <w:t>Left Postcentral Gyrus BA1/2/3 (tru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FF8493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lastRenderedPageBreak/>
              <w:t>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8DE1D4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sensory thalamus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posterior parietal thalam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1D6778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173E2F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Middle Frontal Gyrus BA9/46 (v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Inferior Frontal Gyrus, inferior frontal sulcus</w:t>
            </w:r>
          </w:p>
        </w:tc>
      </w:tr>
      <w:tr w:rsidR="008628D1" w:rsidRPr="00C47D9A" w14:paraId="3DF7390F" w14:textId="77777777" w:rsidTr="00EB6E41">
        <w:trPr>
          <w:trHeight w:val="851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1138AE4F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4683CFAF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 xml:space="preserve">Right Superior Frontal Gyrus BA9 (l)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Orbital Gyrus BA14 (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49C35540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65AA4892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 xml:space="preserve">Right Parahippocampal Gyrus BA 28/34, entorhinal cortex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Parahippocampal Gyrus, insular cortex (ta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 xml:space="preserve">Right Amygdala (m)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50AEFE73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646473D1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Superior Temporal Gyrus (TE1.0andTE1.2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Insular Gyrus, insula (dg / dlg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Basal Ganglia, globus pallidus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pre-motor thalam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7CBC044B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53FDBC9D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Superior Parietal Lobule BA7 (r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Superior Parietal Lobule BA7 ©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4839A72E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66CF68E0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Insular Gyrus (vIa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Basal Ganglia, putamen (vm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Basal Ganglia, putamen (dl)</w:t>
            </w:r>
          </w:p>
        </w:tc>
      </w:tr>
      <w:tr w:rsidR="008628D1" w:rsidRPr="00C47D9A" w14:paraId="535B4C86" w14:textId="77777777" w:rsidTr="00EB6E41">
        <w:trPr>
          <w:trHeight w:val="42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54CC90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38A187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 xml:space="preserve">Left Amygdala (l)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Hippocampus (r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99A37D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21DE61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Middle Temporal Gyrus BA37 (dl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Inferior Temporal Gyrus BA37 (vl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posterior Superior Temporal Sulcus (r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lateral Occipital Cortex, V5/MT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5D25B4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7C248A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Fusiform Gyrus BA20 (rv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9273CF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71B673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Insular Gyrus (hg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lateral pre-frontal thalam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713A10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CD3AF2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Inferior Parietal Lobule BA39 (c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Inferior Parietal Lobule BA39 (rv)</w:t>
            </w:r>
          </w:p>
        </w:tc>
      </w:tr>
      <w:tr w:rsidR="008628D1" w:rsidRPr="00C47D9A" w14:paraId="29628B9D" w14:textId="77777777" w:rsidTr="00EB6E41">
        <w:trPr>
          <w:trHeight w:val="7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70939F1F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6A4C5E6C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 xml:space="preserve">Left Precentral Gyrus, BA4 (tla) 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Superior Temporal Gyrus (TE1.0 / TE1.2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Postcentral Gyrus BA1/2/3 (tIa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Insular Gyrus (hg/dg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0ECF404F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3FE2DFD4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Superior Frontal Gyrus, BA8 (dl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Middle Frontal Gyrus, BA9/46 (d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Middle Frontal Gyrus, BA8 (vl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7DB1ACA4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24390D9C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Medioventral Occipital Cortexc, lingual gyrus (c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Medioventral Occipital Cortex lingualgyrus (r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3BCBE13B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178C59D2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Superior Parietal Lobule BA5 (l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Postcentral Gyrus BA1/2/3 (tru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7E5E8867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0BA3E3B0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lateral Occipital Cortex, occipital gyrus (m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lateral Occipital Cortex, V5/MT+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lateral Occipital Cortex, occipital gyrus (i)</w:t>
            </w:r>
          </w:p>
        </w:tc>
      </w:tr>
      <w:tr w:rsidR="008628D1" w:rsidRPr="00C47D9A" w14:paraId="7AB1AD8F" w14:textId="77777777" w:rsidTr="00EB6E41">
        <w:trPr>
          <w:trHeight w:val="70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92D41C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E01A5A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Middle Temporal Gyrus, BA21 (c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Inferior Temporal Gyrus, BA20 (cl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Inferior Temporal Gyrus, BA20 (cv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5FC2EA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C56B23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Inferior Parietal Lobule BA40 (rd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Inferior Parietal Lobule BA40 (c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Postcentral Gyrus BA1/2/3 (ulhf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AC1FA5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46AF38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Orbital Gyrus BA12/47 (o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Orbital Gyrus BA11 (l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BCCC9E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0271A2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Superior Parietal Lobule BA7 (r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Superior Parietal Lobule BA7 (pc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Superior ParietalLobule BA7 (ip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CE4273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D7ED26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 xml:space="preserve">Left Precentral Gyrus BA4 (t) </w:t>
            </w:r>
          </w:p>
        </w:tc>
      </w:tr>
      <w:tr w:rsidR="008628D1" w:rsidRPr="00C47D9A" w14:paraId="52BEA795" w14:textId="77777777" w:rsidTr="00EB6E41">
        <w:trPr>
          <w:trHeight w:val="998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0D5C303A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24B2DC7E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Superior Temporal Gyrus, BA38 (m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Parahippocampal Gyrus, temporal insular cortex (ag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Insular Gyrus (vla/dla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Amygdala (m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Basal Ganglia, nucleus acc., putamen (v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7CC182D2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26C4A335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Middle Frontal Gyrus, inferior frontal junction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Precentral Gyrus BA6 (cvl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60B5F7E7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3FF435FB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Superior Frontal Gyrus, BA9 (l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Superior Frontal Gyrus, BA9 (m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Superior Frontal Gyrus, BA9 (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16C7A897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049B6A7F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Medioventral occipital Cortex, parieto-occipitalsulcus (v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5951421B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1D61F9F3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Inferior Frontal Gyrus BA45 ( c )</w:t>
            </w:r>
          </w:p>
        </w:tc>
      </w:tr>
      <w:tr w:rsidR="008628D1" w:rsidRPr="00C47D9A" w14:paraId="036D03C0" w14:textId="77777777" w:rsidTr="00EB6E41">
        <w:trPr>
          <w:trHeight w:val="701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2FE3D4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444104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lateral Occipital Cortex, occipitalgyrus (ms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7EF9D0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4285B7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Middle Frontal Gyrus A9/46 (v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Inferior Frontal Gyrus IFS, BA44 (op), BA45 ( c 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10B6A4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3B8067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Inferior Temporal Gyrus BA37, (elv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Fusiform Gyrus, BA37 (mv+lv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B9CC8D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E934F5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Middle Temporal Gyrus BA37 (dl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InferiorTemporal Gyrus BA37 (elv+lv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A17F08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93428D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Inferior Temporal Gyrus BA20 (r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Parahippocampal Gyrus BA35/36 (r)</w:t>
            </w:r>
          </w:p>
        </w:tc>
      </w:tr>
      <w:tr w:rsidR="008628D1" w:rsidRPr="00C47D9A" w14:paraId="5A35CE01" w14:textId="77777777" w:rsidTr="00EB6E41">
        <w:trPr>
          <w:trHeight w:val="56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08359F24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0C26D903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Medio Ventral Occipital Cortex, cuneus gyrus (r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Medio Ventral Occipital Cortex, parieto-occipital sulcus (v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495FECA8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0006B516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Cingulate Gyrus BA24 (rv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Cingulate Gyrus A32 (pg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1C5DCE7B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55C71515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lateral Occipital Cortex, occipitalgyrus (ls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5180AA48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50117C53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 xml:space="preserve">Left Parahippocampal Gyrus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49DB52C5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  <w:hideMark/>
          </w:tcPr>
          <w:p w14:paraId="7E032881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 Superior Temporal Sulcus (rp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Left SuperiorTemporalSulcus (cp)</w:t>
            </w:r>
          </w:p>
        </w:tc>
      </w:tr>
      <w:tr w:rsidR="008628D1" w:rsidRPr="00C47D9A" w14:paraId="0B1F72EC" w14:textId="77777777" w:rsidTr="00353E5D">
        <w:trPr>
          <w:trHeight w:val="8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2CE0FE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C047F1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Inferior Temporal Gyrus, BA20 (iv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Inferior Temporal Gyrus, BA20 (il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94AFF4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2F27D1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Superior Parietal Lobule A7 (c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lateral Occipital Cortex, occipital gyrus (ms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17404A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0A15AD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Fusiform Gyrus, BA37 (mv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EE4991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91098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Left Middle Frontal Gyrus BA10 (l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E9E04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10D099" w14:textId="77777777" w:rsidR="008628D1" w:rsidRPr="00C47D9A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</w:pP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t>Right Medio Ventral Occipital Cortex, lingual gyrus (c)</w:t>
            </w:r>
            <w:r w:rsidRPr="00C47D9A">
              <w:rPr>
                <w:rFonts w:ascii="Arial" w:eastAsia="Times New Roman" w:hAnsi="Arial" w:cs="Arial"/>
                <w:color w:val="000000"/>
                <w:sz w:val="12"/>
                <w:szCs w:val="12"/>
                <w:lang w:val="en-GB" w:eastAsia="en-GB" w:bidi="ar-SA"/>
              </w:rPr>
              <w:br/>
              <w:t>Right Medio Ventral Occipital Cortex, cuneus gyrus (c)</w:t>
            </w:r>
          </w:p>
        </w:tc>
      </w:tr>
      <w:tr w:rsidR="008628D1" w:rsidRPr="00353E5D" w14:paraId="6BC40D65" w14:textId="77777777" w:rsidTr="00353E5D">
        <w:trPr>
          <w:trHeight w:val="80"/>
        </w:trPr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50888C71" w14:textId="77777777" w:rsidR="008628D1" w:rsidRPr="00353E5D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 w:bidi="ar-SA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2180BA8C" w14:textId="77777777" w:rsidR="008628D1" w:rsidRPr="00353E5D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 w:bidi="ar-SA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62814B1F" w14:textId="77777777" w:rsidR="008628D1" w:rsidRPr="00353E5D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 w:bidi="ar-SA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152BE24B" w14:textId="77777777" w:rsidR="008628D1" w:rsidRPr="00353E5D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 w:bidi="ar-SA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4F951EA7" w14:textId="77777777" w:rsidR="008628D1" w:rsidRPr="00353E5D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 w:bidi="ar-SA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26C5CA7B" w14:textId="77777777" w:rsidR="008628D1" w:rsidRPr="00353E5D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 w:bidi="ar-SA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0CF5940C" w14:textId="77777777" w:rsidR="008628D1" w:rsidRPr="00353E5D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 w:bidi="ar-SA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443D4F26" w14:textId="77777777" w:rsidR="008628D1" w:rsidRPr="00353E5D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 w:bidi="ar-SA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7F1246E2" w14:textId="77777777" w:rsidR="008628D1" w:rsidRPr="00353E5D" w:rsidRDefault="008628D1" w:rsidP="00EB6E41">
            <w:pPr>
              <w:keepNext w:val="0"/>
              <w:shd w:val="clear" w:color="auto" w:fill="auto"/>
              <w:suppressAutoHyphens w:val="0"/>
              <w:jc w:val="center"/>
              <w:textAlignment w:val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 w:bidi="ar-SA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7B364362" w14:textId="77777777" w:rsidR="008628D1" w:rsidRPr="00353E5D" w:rsidRDefault="008628D1" w:rsidP="00EB6E41">
            <w:pPr>
              <w:keepNext w:val="0"/>
              <w:shd w:val="clear" w:color="auto" w:fill="auto"/>
              <w:suppressAutoHyphens w:val="0"/>
              <w:textAlignment w:val="auto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 w:bidi="ar-SA"/>
              </w:rPr>
            </w:pPr>
          </w:p>
        </w:tc>
      </w:tr>
    </w:tbl>
    <w:p w14:paraId="056378BE" w14:textId="6E2B74E5" w:rsidR="00866D05" w:rsidRPr="00353E5D" w:rsidRDefault="008628D1">
      <w:pPr>
        <w:rPr>
          <w:sz w:val="20"/>
          <w:szCs w:val="20"/>
        </w:rPr>
      </w:pPr>
      <w:r w:rsidRPr="00353E5D">
        <w:rPr>
          <w:rFonts w:ascii="Arial" w:hAnsi="Arial" w:cs="Arial"/>
          <w:b/>
          <w:bCs/>
          <w:i/>
          <w:iCs/>
          <w:sz w:val="20"/>
          <w:szCs w:val="20"/>
          <w:lang w:val="en-GB"/>
        </w:rPr>
        <w:t xml:space="preserve">Figure 1 - 2. </w:t>
      </w:r>
      <w:r w:rsidRPr="00353E5D">
        <w:rPr>
          <w:rFonts w:ascii="Arial" w:hAnsi="Arial" w:cs="Arial"/>
          <w:i/>
          <w:iCs/>
          <w:sz w:val="20"/>
          <w:szCs w:val="20"/>
          <w:lang w:val="en-GB"/>
        </w:rPr>
        <w:t>Table showing the parcel identities with anatomical labeling derived from the BNA atlas</w:t>
      </w:r>
      <w:r w:rsidRPr="00353E5D">
        <w:rPr>
          <w:rFonts w:ascii="Arial" w:hAnsi="Arial" w:cs="Arial"/>
          <w:i/>
          <w:iCs/>
          <w:sz w:val="20"/>
          <w:szCs w:val="20"/>
          <w:lang w:val="en-GB"/>
        </w:rPr>
        <w:fldChar w:fldCharType="begin"/>
      </w:r>
      <w:r w:rsidRPr="00353E5D">
        <w:rPr>
          <w:rFonts w:ascii="Arial" w:hAnsi="Arial" w:cs="Arial"/>
          <w:i/>
          <w:iCs/>
          <w:sz w:val="20"/>
          <w:szCs w:val="20"/>
          <w:lang w:val="en-GB"/>
        </w:rPr>
        <w:instrText xml:space="preserve"> ADDIN EN.CITE &lt;EndNote&gt;&lt;Cite&gt;&lt;Author&gt;Jiang&lt;/Author&gt;&lt;Year&gt;2013&lt;/Year&gt;&lt;RecNum&gt;596&lt;/RecNum&gt;&lt;DisplayText&gt;(Jiang, 2013)&lt;/DisplayText&gt;&lt;record&gt;&lt;rec-number&gt;596&lt;/rec-number&gt;&lt;foreign-keys&gt;&lt;key app="EN" db-id="fdwssf5tra9x08e0rw9xd5t6sdvzewrfpspv" timestamp="1559810208"&gt;596&lt;/key&gt;&lt;/foreign-keys&gt;&lt;ref-type name="Journal Article"&gt;17&lt;/ref-type&gt;&lt;contributors&gt;&lt;authors&gt;&lt;author&gt;Jiang, Tianzi&lt;/author&gt;&lt;/authors&gt;&lt;/contributors&gt;&lt;titles&gt;&lt;title&gt;Brainnetome: a new -ome to understand the brain and its disorders&lt;/title&gt;&lt;secondary-title&gt;NeuroImage&lt;/secondary-title&gt;&lt;/titles&gt;&lt;periodical&gt;&lt;full-title&gt;NeuroImage&lt;/full-title&gt;&lt;abbr-1&gt;Neuroimage&lt;/abbr-1&gt;&lt;/periodical&gt;&lt;pages&gt;263-272&lt;/pages&gt;&lt;volume&gt;80&lt;/volume&gt;&lt;keywords&gt;&lt;keyword&gt;Brain, pathology, physiopathology&lt;/keyword&gt;&lt;keyword&gt;Brain Diseases, physiopathology&lt;/keyword&gt;&lt;keyword&gt;Connectome, methods&lt;/keyword&gt;&lt;keyword&gt;Humans&lt;/keyword&gt;&lt;keyword&gt;Metabolome&lt;/keyword&gt;&lt;keyword&gt;Models, Anatomic&lt;/keyword&gt;&lt;keyword&gt;Models, Neurological&lt;/keyword&gt;&lt;keyword&gt;Nerve Net, pathology, physiopathology&lt;/keyword&gt;&lt;keyword&gt;Brain connectivity&lt;/keyword&gt;&lt;keyword&gt;Brain network&lt;/keyword&gt;&lt;keyword&gt;Brainnetome&lt;/keyword&gt;&lt;keyword&gt;Connectome&lt;/keyword&gt;&lt;keyword&gt;Neuroimaging&lt;/keyword&gt;&lt;/keywords&gt;&lt;dates&gt;&lt;year&gt;2013&lt;/year&gt;&lt;pub-dates&gt;&lt;date&gt;October&lt;/date&gt;&lt;/pub-dates&gt;&lt;/dates&gt;&lt;isbn&gt;1095-9572&lt;/isbn&gt;&lt;label&gt;Jiang2013&lt;/label&gt;&lt;urls&gt;&lt;/urls&gt;&lt;/record&gt;&lt;/Cite&gt;&lt;/EndNote&gt;</w:instrText>
      </w:r>
      <w:r w:rsidRPr="00353E5D">
        <w:rPr>
          <w:rFonts w:ascii="Arial" w:hAnsi="Arial" w:cs="Arial"/>
          <w:i/>
          <w:iCs/>
          <w:sz w:val="20"/>
          <w:szCs w:val="20"/>
          <w:lang w:val="en-GB"/>
        </w:rPr>
        <w:fldChar w:fldCharType="separate"/>
      </w:r>
      <w:r w:rsidRPr="00353E5D">
        <w:rPr>
          <w:rFonts w:ascii="Arial" w:hAnsi="Arial" w:cs="Arial"/>
          <w:i/>
          <w:iCs/>
          <w:noProof/>
          <w:sz w:val="20"/>
          <w:szCs w:val="20"/>
          <w:lang w:val="en-GB"/>
        </w:rPr>
        <w:t>(Jiang, 2013)</w:t>
      </w:r>
      <w:r w:rsidRPr="00353E5D">
        <w:rPr>
          <w:rFonts w:ascii="Arial" w:hAnsi="Arial" w:cs="Arial"/>
          <w:i/>
          <w:iCs/>
          <w:sz w:val="20"/>
          <w:szCs w:val="20"/>
          <w:lang w:val="en-GB"/>
        </w:rPr>
        <w:fldChar w:fldCharType="end"/>
      </w:r>
      <w:r w:rsidRPr="00353E5D">
        <w:rPr>
          <w:rFonts w:ascii="Arial" w:hAnsi="Arial" w:cs="Arial"/>
          <w:i/>
          <w:iCs/>
          <w:sz w:val="20"/>
          <w:szCs w:val="20"/>
          <w:lang w:val="en-GB"/>
        </w:rPr>
        <w:t>. Mention of several areas means the parcel has been created by merging these originally separate BNA parcels into a single parcel. Abbreviations: m = medial, l = lateral, r = rostral, a = anterior, p = posterior, v = ventral, c = caudal, i = inferior, o = orbital, p = pregenual, ag = agranular, rv = rostroventral, sg = subgenual, cv = caudoventral, cl = caudolateral, dg = dorsal granular, lv = lateroventral, dm = dorsomedial, vm = ventromedial, tla = tongue and larynx area, ms = medial superior, iv = intermediate ventral, rd = rostrodorsal, cd = caudodorsal, rp = rostroposterior, op = opercular, vla/d = ventral a/dysgranular, da = dorsal agranular, ms = medial superior, ulhf = upper limb, head and face region, op = opercular, pg= pregenual, ms = medial superior, ll = lower limb region, dld = dorsal dysgranular, iv = intermediate ventral, pc = postcentral, ip = intraparietal, vld = ventraldysgranular, vlg = ventral granular, dla = dorsal agranular, cvl = caudal ventral lateral, ta = temporal agranular, lp = lateral</w:t>
      </w:r>
      <w:r w:rsidR="00353E5D" w:rsidRPr="00353E5D">
        <w:rPr>
          <w:rFonts w:ascii="Arial" w:hAnsi="Arial" w:cs="Arial"/>
          <w:i/>
          <w:iCs/>
          <w:sz w:val="20"/>
          <w:szCs w:val="20"/>
          <w:lang w:val="en-GB"/>
        </w:rPr>
        <w:t xml:space="preserve"> posterior</w:t>
      </w:r>
      <w:r w:rsidR="00353E5D">
        <w:rPr>
          <w:rFonts w:ascii="Arial" w:hAnsi="Arial" w:cs="Arial"/>
          <w:i/>
          <w:iCs/>
          <w:sz w:val="20"/>
          <w:szCs w:val="20"/>
          <w:lang w:val="en-GB"/>
        </w:rPr>
        <w:t>.</w:t>
      </w:r>
    </w:p>
    <w:sectPr w:rsidR="00866D05" w:rsidRPr="00353E5D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erif">
    <w:altName w:val="Times New Roman"/>
    <w:charset w:val="01"/>
    <w:family w:val="roman"/>
    <w:pitch w:val="variable"/>
  </w:font>
  <w:font w:name="WenQuanYi Micro Hei">
    <w:altName w:val="Cambria"/>
    <w:panose1 w:val="00000000000000000000"/>
    <w:charset w:val="00"/>
    <w:family w:val="roman"/>
    <w:notTrueType/>
    <w:pitch w:val="default"/>
  </w:font>
  <w:font w:name="Lohit Devanagari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628D1"/>
    <w:rsid w:val="00353E5D"/>
    <w:rsid w:val="003745D6"/>
    <w:rsid w:val="007515F7"/>
    <w:rsid w:val="008628D1"/>
    <w:rsid w:val="00866D05"/>
    <w:rsid w:val="00D7533D"/>
    <w:rsid w:val="00E064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A7D2B1"/>
  <w15:chartTrackingRefBased/>
  <w15:docId w15:val="{318C780F-5D6F-4E8D-9114-E2290233F8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628D1"/>
    <w:pPr>
      <w:keepNext/>
      <w:shd w:val="clear" w:color="auto" w:fill="FFFFFF"/>
      <w:suppressAutoHyphens/>
      <w:spacing w:after="0" w:line="240" w:lineRule="auto"/>
      <w:textAlignment w:val="baseline"/>
    </w:pPr>
    <w:rPr>
      <w:rFonts w:ascii="Liberation Serif" w:eastAsia="WenQuanYi Micro Hei" w:hAnsi="Liberation Serif" w:cs="Lohit Devanagari"/>
      <w:color w:val="00000A"/>
      <w:sz w:val="24"/>
      <w:szCs w:val="24"/>
      <w:lang w:eastAsia="zh-CN" w:bidi="hi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628D1"/>
    <w:rPr>
      <w:rFonts w:ascii="Segoe UI" w:hAnsi="Segoe UI" w:cs="Mangal"/>
      <w:sz w:val="18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28D1"/>
    <w:rPr>
      <w:rFonts w:ascii="Segoe UI" w:eastAsia="WenQuanYi Micro Hei" w:hAnsi="Segoe UI" w:cs="Mangal"/>
      <w:color w:val="00000A"/>
      <w:sz w:val="18"/>
      <w:szCs w:val="16"/>
      <w:shd w:val="clear" w:color="auto" w:fill="FFFFFF"/>
      <w:lang w:eastAsia="zh-CN"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1715</Words>
  <Characters>9781</Characters>
  <Application>Microsoft Office Word</Application>
  <DocSecurity>0</DocSecurity>
  <Lines>81</Lines>
  <Paragraphs>22</Paragraphs>
  <ScaleCrop>false</ScaleCrop>
  <Company/>
  <LinksUpToDate>false</LinksUpToDate>
  <CharactersWithSpaces>114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 Becker</dc:creator>
  <cp:keywords/>
  <dc:description/>
  <cp:lastModifiedBy>Robert Becker</cp:lastModifiedBy>
  <cp:revision>2</cp:revision>
  <dcterms:created xsi:type="dcterms:W3CDTF">2020-06-23T08:00:00Z</dcterms:created>
  <dcterms:modified xsi:type="dcterms:W3CDTF">2020-06-23T08:13:00Z</dcterms:modified>
</cp:coreProperties>
</file>